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282E9A"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282E9A"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282E9A"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282E9A"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282E9A"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282E9A"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282E9A"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9062E01"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FC3DA1">
        <w:instrText xml:space="preserve"> ADDIN ZOTERO_ITEM CSL_CITATION {"citationID":"YgiOgqUC","properties":{"formattedCitation":"(Legaria Islas, 2018)","plainCitation":"(Legaria Islas, 2018)","noteIndex":0},"citationItems":[{"id":3,"uris":["http://zotero.org/users/5687329/items/XZNJG8TG"],"uri":["http://zotero.org/users/5687329/items/XZNJG8TG"],"itemData":{"id":3,"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5D5198CA"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FC3DA1">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508CC56A" w14:textId="0137175E"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FC3DA1">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6D94C56D"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FC3DA1">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207AC81B"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FC3DA1">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5A9DB397" w:rsidR="00372D49" w:rsidRDefault="00372D49" w:rsidP="001B39DD">
      <w:r w:rsidRPr="00452883">
        <w:t xml:space="preserve">Según </w:t>
      </w:r>
      <w:r w:rsidR="00BE72B4">
        <w:fldChar w:fldCharType="begin"/>
      </w:r>
      <w:r w:rsidR="00FC3DA1">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6038D7EF"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C3DA1">
        <w:rPr>
          <w:rFonts w:cs="Times New Roman"/>
          <w:szCs w:val="24"/>
          <w:lang w:eastAsia="es-CO"/>
        </w:rPr>
        <w:instrText xml:space="preserve"> ADDIN ZOTERO_ITEM CSL_CITATION {"citationID":"3iG6thgH","properties":{"formattedCitation":"(Laporte et\\uc0\\u160{}al., 2016)","plainCitation":"(Laporte et al., 2016)","noteIndex":0},"citationItems":[{"id":"lxBjl3pU/9Cza8xxQ","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5D4DB6E3"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C3DA1">
        <w:rPr>
          <w:rFonts w:cs="Times New Roman"/>
          <w:szCs w:val="24"/>
          <w:lang w:eastAsia="es-CO"/>
        </w:rPr>
        <w:instrText xml:space="preserve"> ADDIN ZOTERO_ITEM CSL_CITATION {"citationID":"Lb1zoCkF","properties":{"formattedCitation":"(LEGARIA, 2018)","plainCitation":"(LEGARIA, 2018)","noteIndex":0},"citationItems":[{"id":"lxBjl3pU/RiyzHHH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2CDDEA32"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C3DA1">
        <w:rPr>
          <w:rFonts w:cs="Times New Roman"/>
          <w:szCs w:val="24"/>
        </w:rPr>
        <w:instrText xml:space="preserve"> ADDIN ZOTERO_ITEM CSL_CITATION {"citationID":"e55B78YJ","properties":{"formattedCitation":"(PORRAS, 2019)","plainCitation":"(PORRAS, 2019)","noteIndex":0},"citationItems":[{"id":"lxBjl3pU/JbQ3RLM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715DDC55"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FC3DA1">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FC3DA1">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CCF72FF" w:rsidR="00F64E1C" w:rsidRDefault="00F64E1C" w:rsidP="00F64E1C">
      <w:r>
        <w:t xml:space="preserve">Es aquella que posee la función de realizar la organización, planificación y el control del proceso de desarrollo de software </w:t>
      </w:r>
      <w:r>
        <w:fldChar w:fldCharType="begin"/>
      </w:r>
      <w:r w:rsidR="00FC3DA1">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449333B5"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FC3DA1">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33810D9"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FC3DA1">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FC3DA1">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38A1E29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FC3DA1">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62696DEB" w:rsidR="00F64E1C" w:rsidRDefault="00F64E1C" w:rsidP="00F64E1C">
      <w:r>
        <w:t xml:space="preserve">El concepto de calidad planteado en la norma </w:t>
      </w:r>
      <w:r>
        <w:fldChar w:fldCharType="begin"/>
      </w:r>
      <w:r w:rsidR="00FC3DA1">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FC3DA1">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6411EEFA" w:rsidR="00F64E1C" w:rsidRPr="009A31B8" w:rsidRDefault="00F64E1C" w:rsidP="00F64E1C">
      <w:r>
        <w:t xml:space="preserve">Según </w:t>
      </w:r>
      <w:r>
        <w:fldChar w:fldCharType="begin"/>
      </w:r>
      <w:r w:rsidR="00FC3DA1">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3C8D29E6"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FC3DA1">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306F5EE3"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FC3DA1">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106AA4D1"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FC3DA1">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179AD3CC"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FC3DA1">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FC3DA1">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73D438C7"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FC3DA1">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75B612E2"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FC3DA1">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282E9A"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0EAEEA87"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FC3DA1">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1C85B76B"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FC3DA1">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74C3A2DA"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FC3DA1">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6A295EE7"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FC3DA1">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0CCF4AA0"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FC3DA1">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04A9E34F"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FC3DA1">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282E9A" w:rsidRPr="00225AEC" w:rsidRDefault="00282E9A"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282E9A" w:rsidRPr="00225AEC" w:rsidRDefault="00282E9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282E9A" w:rsidRPr="00225AEC" w:rsidRDefault="00282E9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82E9A" w:rsidRPr="00225AEC" w:rsidRDefault="00282E9A"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282E9A" w:rsidRPr="00225AEC" w:rsidRDefault="00282E9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282E9A" w:rsidRPr="00225AEC" w:rsidRDefault="00282E9A"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282E9A" w:rsidRPr="00225AEC" w:rsidRDefault="00282E9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282E9A" w:rsidRPr="00225AEC" w:rsidRDefault="00282E9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82E9A" w:rsidRPr="00225AEC" w:rsidRDefault="00282E9A"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282E9A" w:rsidRPr="00225AEC" w:rsidRDefault="00282E9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4A962D7F"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FC3DA1">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24A291F6"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FC3DA1">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FC3DA1">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7D32DA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FC3DA1">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4EDB349E"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FC3DA1">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2F95B3CE"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FC3DA1">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21272763"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FC3DA1">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1C4505A"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FC3DA1">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FC3DA1">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574D031B"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FC3DA1">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FC3DA1">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1367D260"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FC3DA1">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F9E5B4A"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FC3DA1">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4DE97B04" w:rsidR="00B72F35" w:rsidRDefault="0009194E" w:rsidP="00C7692B">
      <w:r>
        <w:t xml:space="preserve">En </w:t>
      </w:r>
      <w:r>
        <w:fldChar w:fldCharType="begin"/>
      </w:r>
      <w:r w:rsidR="00FC3DA1">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564CD06"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FC3DA1">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FC3DA1">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537144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FC3DA1">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69AFD200"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FC3DA1">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FC3DA1">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86BB14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FC3DA1">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4EBEFB8F" w:rsidR="00183FA8" w:rsidRDefault="00183FA8" w:rsidP="00183FA8">
      <w:r>
        <w:t xml:space="preserve">El objetivo principal de este framework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FC3DA1">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61C2AA7" w:rsidR="009C5CBA" w:rsidRDefault="009C5CBA" w:rsidP="009C5CBA">
      <w:r>
        <w:t xml:space="preserve">Es un lenguaje de programación interpretado, orientado a objetos, basado en prototipos y además se caracteriza por ser imperativo, dinámico y tipado </w:t>
      </w:r>
      <w:r>
        <w:fldChar w:fldCharType="begin"/>
      </w:r>
      <w:r w:rsidR="00FC3DA1">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proofErr w:type="spellStart"/>
      <w:r w:rsidR="0053788D">
        <w:t>TypeScript</w:t>
      </w:r>
      <w:bookmarkEnd w:id="39"/>
      <w:proofErr w:type="spellEnd"/>
    </w:p>
    <w:p w14:paraId="11845533" w14:textId="359F1160" w:rsidR="0053788D" w:rsidRPr="0053788D" w:rsidRDefault="00DC50C2" w:rsidP="0053788D">
      <w:r>
        <w:t xml:space="preserve">Lenguaje de programación de código abierto, orientado a objetos, ideal para ser usado en proyectos a gran escala </w:t>
      </w:r>
      <w:r>
        <w:fldChar w:fldCharType="begin"/>
      </w:r>
      <w:r w:rsidR="00FC3DA1">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232BB0E8"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FC3DA1">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FC3DA1">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proofErr w:type="spellStart"/>
      <w:r w:rsidR="00DC50C2">
        <w:t>NodeJS</w:t>
      </w:r>
      <w:bookmarkEnd w:id="41"/>
      <w:proofErr w:type="spellEnd"/>
    </w:p>
    <w:p w14:paraId="2A9271A6" w14:textId="66917D7F"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FC3DA1">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 xml:space="preserve">Visual Studio </w:t>
      </w:r>
      <w:proofErr w:type="spellStart"/>
      <w:r w:rsidR="005B00B2">
        <w:t>Code</w:t>
      </w:r>
      <w:bookmarkEnd w:id="44"/>
      <w:proofErr w:type="spellEnd"/>
    </w:p>
    <w:p w14:paraId="580ADD23" w14:textId="5D7168D0"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FC3DA1">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proofErr w:type="spellStart"/>
      <w:r w:rsidR="00B11BAE">
        <w:t>Jest</w:t>
      </w:r>
      <w:bookmarkEnd w:id="45"/>
      <w:proofErr w:type="spellEnd"/>
    </w:p>
    <w:p w14:paraId="15C21494" w14:textId="744BEAAE"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FC3DA1">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proofErr w:type="spellStart"/>
      <w:r w:rsidR="00B11BAE">
        <w:t>Jmeter</w:t>
      </w:r>
      <w:bookmarkEnd w:id="46"/>
      <w:proofErr w:type="spellEnd"/>
    </w:p>
    <w:p w14:paraId="496B0E14" w14:textId="1E73B2BF"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FC3DA1">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23B2E8AD" w:rsidR="009C1537" w:rsidRDefault="009C1537" w:rsidP="00C7692B">
      <w:r>
        <w:t xml:space="preserve">Conforme al </w:t>
      </w:r>
      <w:r w:rsidR="00042701">
        <w:fldChar w:fldCharType="begin"/>
      </w:r>
      <w:r w:rsidR="00FC3DA1">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398DD4B5"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puesto</w:t>
      </w:r>
      <w:r w:rsidR="00054DB2">
        <w:t xml:space="preserve"> que la documentación que exigía para ser aplicad</w:t>
      </w:r>
      <w:r w:rsidR="00054DB2">
        <w:t>o</w:t>
      </w:r>
      <w:r w:rsidR="00054DB2">
        <w:t xml:space="preserve">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FC3DA1">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FC3DA1">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46464377"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FC3DA1">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2" w:name="_Toc43362979"/>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3362980"/>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3362981"/>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3362985"/>
      <w:r>
        <w:lastRenderedPageBreak/>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3362987"/>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0" w:name="_Toc43362989"/>
      <w:r>
        <w:lastRenderedPageBreak/>
        <w:t>Conclusiones</w:t>
      </w:r>
      <w:bookmarkEnd w:id="70"/>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 xml:space="preserve">puesto que la </w:t>
      </w:r>
      <w:r w:rsidR="00BB6BA3">
        <w:t>documentación que proporcionaba el estándar para este tipo de perfiles</w:t>
      </w:r>
      <w:r w:rsidR="00BB6BA3">
        <w:t>,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6C95587B"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exigía 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FC3DA1">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bookmarkStart w:id="71" w:name="_GoBack"/>
      <w:bookmarkEnd w:id="71"/>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w:t>
      </w:r>
      <w:r w:rsidR="00413355">
        <w:rPr>
          <w:lang w:val="es-MX"/>
        </w:rPr>
        <w:lastRenderedPageBreak/>
        <w:t>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5D6AB5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 xml:space="preserve">avance de sus actividades, el estado de estas (pendientes </w:t>
      </w:r>
      <w:r w:rsidR="009F4AE8">
        <w:rPr>
          <w:lang w:val="es-MX"/>
        </w:rPr>
        <w:lastRenderedPageBreak/>
        <w:t>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 xml:space="preserve">para </w:t>
      </w:r>
      <w:r w:rsidR="00256127">
        <w:lastRenderedPageBreak/>
        <w:t>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75387AA1" w14:textId="77777777" w:rsidR="0051179A" w:rsidRPr="0051179A" w:rsidRDefault="00FB271E" w:rsidP="0051179A">
      <w:pPr>
        <w:pStyle w:val="Bibliografa"/>
        <w:rPr>
          <w:rFonts w:cs="Times New Roman"/>
        </w:rPr>
      </w:pPr>
      <w:r>
        <w:fldChar w:fldCharType="begin"/>
      </w:r>
      <w:r w:rsidR="0051179A">
        <w:instrText xml:space="preserve"> ADDIN ZOTERO_BIBL {"uncited":[],"omitted":[],"custom":[]} CSL_BIBLIOGRAPHY </w:instrText>
      </w:r>
      <w:r>
        <w:fldChar w:fldCharType="separate"/>
      </w:r>
      <w:r w:rsidR="0051179A" w:rsidRPr="0051179A">
        <w:rPr>
          <w:rFonts w:cs="Times New Roman"/>
        </w:rPr>
        <w:t xml:space="preserve">Aguado Álvarez, J. C. (2019). Implementación de pruebas de calidad en la aplicación control currículo v.1 de la Institución Universitaria </w:t>
      </w:r>
      <w:proofErr w:type="spellStart"/>
      <w:r w:rsidR="0051179A" w:rsidRPr="0051179A">
        <w:rPr>
          <w:rFonts w:cs="Times New Roman"/>
        </w:rPr>
        <w:t>Antionio</w:t>
      </w:r>
      <w:proofErr w:type="spellEnd"/>
      <w:r w:rsidR="0051179A" w:rsidRPr="0051179A">
        <w:rPr>
          <w:rFonts w:cs="Times New Roman"/>
        </w:rPr>
        <w:t xml:space="preserve"> José Camacho. Institución Universitaria Antonio José Camacho.</w:t>
      </w:r>
    </w:p>
    <w:p w14:paraId="12C56F79" w14:textId="77777777" w:rsidR="0051179A" w:rsidRPr="0051179A" w:rsidRDefault="0051179A" w:rsidP="0051179A">
      <w:pPr>
        <w:pStyle w:val="Bibliografa"/>
        <w:rPr>
          <w:rFonts w:cs="Times New Roman"/>
        </w:rPr>
      </w:pPr>
      <w:r w:rsidRPr="0051179A">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3B522789" w14:textId="77777777" w:rsidR="0051179A" w:rsidRPr="0051179A" w:rsidRDefault="0051179A" w:rsidP="0051179A">
      <w:pPr>
        <w:pStyle w:val="Bibliografa"/>
        <w:rPr>
          <w:rFonts w:cs="Times New Roman"/>
        </w:rPr>
      </w:pPr>
      <w:r w:rsidRPr="0051179A">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59C37D8C" w14:textId="77777777" w:rsidR="0051179A" w:rsidRPr="0051179A" w:rsidRDefault="0051179A" w:rsidP="0051179A">
      <w:pPr>
        <w:pStyle w:val="Bibliografa"/>
        <w:rPr>
          <w:rFonts w:cs="Times New Roman"/>
        </w:rPr>
      </w:pPr>
      <w:r w:rsidRPr="0051179A">
        <w:rPr>
          <w:rFonts w:cs="Times New Roman"/>
        </w:rPr>
        <w:t xml:space="preserve">Bona, C. (2002). AVALIAÇÃO DE PROCESSOS DE SOFTWARE: UM ESTUDO DE CASO EM XP E ICONIX. </w:t>
      </w:r>
      <w:proofErr w:type="spellStart"/>
      <w:r w:rsidRPr="0051179A">
        <w:rPr>
          <w:rFonts w:cs="Times New Roman"/>
        </w:rPr>
        <w:t>Universidade</w:t>
      </w:r>
      <w:proofErr w:type="spellEnd"/>
      <w:r w:rsidRPr="0051179A">
        <w:rPr>
          <w:rFonts w:cs="Times New Roman"/>
        </w:rPr>
        <w:t xml:space="preserve"> Federal de Santa Catarina.</w:t>
      </w:r>
    </w:p>
    <w:p w14:paraId="3BB44857" w14:textId="77777777" w:rsidR="0051179A" w:rsidRPr="0051179A" w:rsidRDefault="0051179A" w:rsidP="0051179A">
      <w:pPr>
        <w:pStyle w:val="Bibliografa"/>
        <w:rPr>
          <w:rFonts w:cs="Times New Roman"/>
        </w:rPr>
      </w:pPr>
      <w:r w:rsidRPr="0051179A">
        <w:rPr>
          <w:rFonts w:cs="Times New Roman"/>
        </w:rPr>
        <w:t>Calvo Manzano, J., &amp; García, I. (2008). Hacia la gestión cuantitativa en la gestión de proyectos en el ámbito de las pymes. Revista Español de Innovación, Calidad e Ingeniería del Software, 4(2), 7-19.</w:t>
      </w:r>
    </w:p>
    <w:p w14:paraId="0E47FB57" w14:textId="77777777" w:rsidR="0051179A" w:rsidRPr="0051179A" w:rsidRDefault="0051179A" w:rsidP="0051179A">
      <w:pPr>
        <w:pStyle w:val="Bibliografa"/>
        <w:rPr>
          <w:rFonts w:cs="Times New Roman"/>
        </w:rPr>
      </w:pPr>
      <w:r w:rsidRPr="0051179A">
        <w:rPr>
          <w:rFonts w:cs="Times New Roman"/>
        </w:rPr>
        <w:t>Cataldi, Z. (2000). Una metodología para el diseño, desarrollo y evaluación de software educativo. Universidad Nacional de la Plata.</w:t>
      </w:r>
    </w:p>
    <w:p w14:paraId="7A81E1E3" w14:textId="77777777" w:rsidR="0051179A" w:rsidRPr="0051179A" w:rsidRDefault="0051179A" w:rsidP="0051179A">
      <w:pPr>
        <w:pStyle w:val="Bibliografa"/>
        <w:rPr>
          <w:rFonts w:cs="Times New Roman"/>
        </w:rPr>
      </w:pPr>
      <w:r w:rsidRPr="0051179A">
        <w:rPr>
          <w:rFonts w:cs="Times New Roman"/>
        </w:rPr>
        <w:t xml:space="preserve">Estrada Reyes, J. N. (2015). Análisis de la gestión de proyectos a nivel mundial. Palermo Business </w:t>
      </w:r>
      <w:proofErr w:type="spellStart"/>
      <w:r w:rsidRPr="0051179A">
        <w:rPr>
          <w:rFonts w:cs="Times New Roman"/>
        </w:rPr>
        <w:t>Review</w:t>
      </w:r>
      <w:proofErr w:type="spellEnd"/>
      <w:r w:rsidRPr="0051179A">
        <w:rPr>
          <w:rFonts w:cs="Times New Roman"/>
        </w:rPr>
        <w:t>, 12, 38.</w:t>
      </w:r>
    </w:p>
    <w:p w14:paraId="63C3C4E3" w14:textId="77777777" w:rsidR="0051179A" w:rsidRPr="0051179A" w:rsidRDefault="0051179A" w:rsidP="0051179A">
      <w:pPr>
        <w:pStyle w:val="Bibliografa"/>
        <w:rPr>
          <w:rFonts w:cs="Times New Roman"/>
        </w:rPr>
      </w:pPr>
      <w:r w:rsidRPr="0051179A">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68652961" w14:textId="77777777" w:rsidR="0051179A" w:rsidRPr="0051179A" w:rsidRDefault="0051179A" w:rsidP="0051179A">
      <w:pPr>
        <w:pStyle w:val="Bibliografa"/>
        <w:rPr>
          <w:rFonts w:cs="Times New Roman"/>
          <w:lang w:val="en-US"/>
        </w:rPr>
      </w:pPr>
      <w:r w:rsidRPr="0051179A">
        <w:rPr>
          <w:rFonts w:cs="Times New Roman"/>
        </w:rPr>
        <w:lastRenderedPageBreak/>
        <w:t xml:space="preserve">González </w:t>
      </w:r>
      <w:proofErr w:type="spellStart"/>
      <w:r w:rsidRPr="0051179A">
        <w:rPr>
          <w:rFonts w:cs="Times New Roman"/>
        </w:rPr>
        <w:t>Toste</w:t>
      </w:r>
      <w:proofErr w:type="spellEnd"/>
      <w:r w:rsidRPr="0051179A">
        <w:rPr>
          <w:rFonts w:cs="Times New Roman"/>
        </w:rPr>
        <w:t xml:space="preserve">, D., Valdés González, A. A., Romero Gómez, Y., &amp; García Pérez, Y. (2017). El uso de las TIC como apoyo al proceso de formación máster en «Ciencias de la educación». </w:t>
      </w:r>
      <w:r w:rsidRPr="0051179A">
        <w:rPr>
          <w:rFonts w:cs="Times New Roman"/>
          <w:lang w:val="en-US"/>
        </w:rPr>
        <w:t>2, núm. 4(octubre-diciembre (2014)), 1-11.</w:t>
      </w:r>
    </w:p>
    <w:p w14:paraId="0BF1642E" w14:textId="77777777" w:rsidR="0051179A" w:rsidRPr="0051179A" w:rsidRDefault="0051179A" w:rsidP="0051179A">
      <w:pPr>
        <w:pStyle w:val="Bibliografa"/>
        <w:rPr>
          <w:rFonts w:cs="Times New Roman"/>
          <w:lang w:val="en-US"/>
        </w:rPr>
      </w:pPr>
      <w:r w:rsidRPr="0051179A">
        <w:rPr>
          <w:rFonts w:cs="Times New Roman"/>
          <w:lang w:val="en-US"/>
        </w:rPr>
        <w:t>Hugues, P., Fisher, P., &amp; Mc Daniel, J. (2010). System development life cycle models and methodologies. Canadian Society for International Health Certificate Course in Health Information Systems.</w:t>
      </w:r>
    </w:p>
    <w:p w14:paraId="469CE871" w14:textId="77777777" w:rsidR="0051179A" w:rsidRPr="0051179A" w:rsidRDefault="0051179A" w:rsidP="0051179A">
      <w:pPr>
        <w:pStyle w:val="Bibliografa"/>
        <w:rPr>
          <w:rFonts w:cs="Times New Roman"/>
          <w:lang w:val="en-US"/>
        </w:rPr>
      </w:pPr>
      <w:r w:rsidRPr="0051179A">
        <w:rPr>
          <w:rFonts w:cs="Times New Roman"/>
          <w:lang w:val="en-US"/>
        </w:rPr>
        <w:t>ICONIX Brand Group. (2016). Manual introductorio de ICONIX.</w:t>
      </w:r>
    </w:p>
    <w:p w14:paraId="0C8E0594" w14:textId="77777777" w:rsidR="0051179A" w:rsidRPr="0051179A" w:rsidRDefault="0051179A" w:rsidP="0051179A">
      <w:pPr>
        <w:pStyle w:val="Bibliografa"/>
        <w:rPr>
          <w:rFonts w:cs="Times New Roman"/>
          <w:lang w:val="en-US"/>
        </w:rPr>
      </w:pPr>
      <w:r w:rsidRPr="0051179A">
        <w:rPr>
          <w:rFonts w:cs="Times New Roman"/>
          <w:lang w:val="en-US"/>
        </w:rPr>
        <w:t>IEEE. (1991). A Compilation of IEEE Standard Computer Glossaries”, IEEE Standard Computer Dictionary (IEEE-STD-610).</w:t>
      </w:r>
    </w:p>
    <w:p w14:paraId="3F78C007" w14:textId="77777777" w:rsidR="0051179A" w:rsidRPr="0051179A" w:rsidRDefault="0051179A" w:rsidP="0051179A">
      <w:pPr>
        <w:pStyle w:val="Bibliografa"/>
        <w:rPr>
          <w:rFonts w:cs="Times New Roman"/>
          <w:lang w:val="en-US"/>
        </w:rPr>
      </w:pPr>
      <w:r w:rsidRPr="0051179A">
        <w:rPr>
          <w:rFonts w:cs="Times New Roman"/>
          <w:lang w:val="en-US"/>
        </w:rPr>
        <w:t>ISO/IEC. (2011). Software engineering—Lifecycle profiles for Very Small Entities (VSEs) Part 5-1-2: Management and engineering guide: Generic profile group: Basic profile.</w:t>
      </w:r>
    </w:p>
    <w:p w14:paraId="166BAE67" w14:textId="77777777" w:rsidR="0051179A" w:rsidRPr="0051179A" w:rsidRDefault="0051179A" w:rsidP="0051179A">
      <w:pPr>
        <w:pStyle w:val="Bibliografa"/>
        <w:rPr>
          <w:rFonts w:cs="Times New Roman"/>
          <w:lang w:val="en-US"/>
        </w:rPr>
      </w:pPr>
      <w:r w:rsidRPr="0051179A">
        <w:rPr>
          <w:rFonts w:cs="Times New Roman"/>
          <w:lang w:val="en-US"/>
        </w:rPr>
        <w:t xml:space="preserve">Jacobson, I., Booch, G., &amp; Rumbaugh, J. (2000). </w:t>
      </w:r>
      <w:r w:rsidRPr="0051179A">
        <w:rPr>
          <w:rFonts w:cs="Times New Roman"/>
        </w:rPr>
        <w:t xml:space="preserve">El proceso unificado de desarrollo de software (S. Sánchez, M. Á. Sicilia, C. Canal, &amp; F. J. Durán, </w:t>
      </w:r>
      <w:proofErr w:type="spellStart"/>
      <w:r w:rsidRPr="0051179A">
        <w:rPr>
          <w:rFonts w:cs="Times New Roman"/>
        </w:rPr>
        <w:t>Trads</w:t>
      </w:r>
      <w:proofErr w:type="spellEnd"/>
      <w:r w:rsidRPr="0051179A">
        <w:rPr>
          <w:rFonts w:cs="Times New Roman"/>
        </w:rPr>
        <w:t xml:space="preserve">.). </w:t>
      </w:r>
      <w:r w:rsidRPr="0051179A">
        <w:rPr>
          <w:rFonts w:cs="Times New Roman"/>
          <w:lang w:val="en-US"/>
        </w:rPr>
        <w:t>Addison Wesley.</w:t>
      </w:r>
    </w:p>
    <w:p w14:paraId="3C0E6170" w14:textId="77777777" w:rsidR="0051179A" w:rsidRPr="0051179A" w:rsidRDefault="0051179A" w:rsidP="0051179A">
      <w:pPr>
        <w:pStyle w:val="Bibliografa"/>
        <w:rPr>
          <w:rFonts w:cs="Times New Roman"/>
          <w:lang w:val="en-US"/>
        </w:rPr>
      </w:pPr>
      <w:r w:rsidRPr="0051179A">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0EBCCC20" w14:textId="77777777" w:rsidR="0051179A" w:rsidRPr="0051179A" w:rsidRDefault="0051179A" w:rsidP="0051179A">
      <w:pPr>
        <w:pStyle w:val="Bibliografa"/>
        <w:rPr>
          <w:rFonts w:cs="Times New Roman"/>
        </w:rPr>
      </w:pPr>
      <w:r w:rsidRPr="0051179A">
        <w:rPr>
          <w:rFonts w:cs="Times New Roman"/>
        </w:rPr>
        <w:t>LEGARIA. (2018). IMPLEMENTACIÓN DE PROCESO ORGANIZACIONAL DE GESTIÓN DE PROYECTOS EN DEVELOPIT.</w:t>
      </w:r>
    </w:p>
    <w:p w14:paraId="7BEF9135" w14:textId="77777777" w:rsidR="0051179A" w:rsidRPr="0051179A" w:rsidRDefault="0051179A" w:rsidP="0051179A">
      <w:pPr>
        <w:pStyle w:val="Bibliografa"/>
        <w:rPr>
          <w:rFonts w:cs="Times New Roman"/>
        </w:rPr>
      </w:pPr>
      <w:r w:rsidRPr="0051179A">
        <w:rPr>
          <w:rFonts w:cs="Times New Roman"/>
        </w:rPr>
        <w:t>Legaria Islas, D. J. (2018). IMPLEMENTACIÓN DE PROCESO ORGANIZACIONAL DE GESTIÓN DE PROYECTOS EN DEVELOPIT. Universidad de Chile.</w:t>
      </w:r>
    </w:p>
    <w:p w14:paraId="30A29730" w14:textId="77777777" w:rsidR="0051179A" w:rsidRPr="0051179A" w:rsidRDefault="0051179A" w:rsidP="0051179A">
      <w:pPr>
        <w:pStyle w:val="Bibliografa"/>
        <w:rPr>
          <w:rFonts w:cs="Times New Roman"/>
        </w:rPr>
      </w:pPr>
      <w:r w:rsidRPr="0051179A">
        <w:rPr>
          <w:rFonts w:cs="Times New Roman"/>
        </w:rPr>
        <w:lastRenderedPageBreak/>
        <w:t>Lugo García, J. A., &amp; Marín Sánchez, J. (2016). Control de proyectos de software: Actualidad y retos para la industria cubana. 24(1). http://dx.doi.org/10.4067/S0718-33052016000100010</w:t>
      </w:r>
    </w:p>
    <w:p w14:paraId="688EECDE" w14:textId="77777777" w:rsidR="0051179A" w:rsidRPr="0051179A" w:rsidRDefault="0051179A" w:rsidP="0051179A">
      <w:pPr>
        <w:pStyle w:val="Bibliografa"/>
        <w:rPr>
          <w:rFonts w:cs="Times New Roman"/>
        </w:rPr>
      </w:pPr>
      <w:r w:rsidRPr="0051179A">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4E21F815" w14:textId="77777777" w:rsidR="0051179A" w:rsidRPr="0051179A" w:rsidRDefault="0051179A" w:rsidP="0051179A">
      <w:pPr>
        <w:pStyle w:val="Bibliografa"/>
        <w:rPr>
          <w:rFonts w:cs="Times New Roman"/>
        </w:rPr>
      </w:pPr>
      <w:r w:rsidRPr="0051179A">
        <w:rPr>
          <w:rFonts w:cs="Times New Roman"/>
        </w:rPr>
        <w:t>Marín Ospina, B. E. (2020). Adecuación de la norma ISO/IEC 29110 e IEEE 829 para la gestión de proyectos de desarrollo con metodología Iconix. 15.</w:t>
      </w:r>
    </w:p>
    <w:p w14:paraId="08372C01" w14:textId="77777777" w:rsidR="0051179A" w:rsidRPr="0051179A" w:rsidRDefault="0051179A" w:rsidP="0051179A">
      <w:pPr>
        <w:pStyle w:val="Bibliografa"/>
        <w:rPr>
          <w:rFonts w:cs="Times New Roman"/>
        </w:rPr>
      </w:pPr>
      <w:proofErr w:type="spellStart"/>
      <w:r w:rsidRPr="0051179A">
        <w:rPr>
          <w:rFonts w:cs="Times New Roman"/>
        </w:rPr>
        <w:t>Matla</w:t>
      </w:r>
      <w:proofErr w:type="spellEnd"/>
      <w:r w:rsidRPr="0051179A">
        <w:rPr>
          <w:rFonts w:cs="Times New Roman"/>
        </w:rPr>
        <w:t xml:space="preserve"> Cruz, E. O. (2014). Desarrollo de software guiado por la norma ISO/IEC 29110 y Scrum: SIDEP v.2.0. Universidad Nacional Autónoma de México.</w:t>
      </w:r>
    </w:p>
    <w:p w14:paraId="479FC4D5" w14:textId="77777777" w:rsidR="0051179A" w:rsidRPr="0051179A" w:rsidRDefault="0051179A" w:rsidP="0051179A">
      <w:pPr>
        <w:pStyle w:val="Bibliografa"/>
        <w:rPr>
          <w:rFonts w:cs="Times New Roman"/>
        </w:rPr>
      </w:pPr>
      <w:r w:rsidRPr="0051179A">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574EE822" w14:textId="77777777" w:rsidR="0051179A" w:rsidRPr="0051179A" w:rsidRDefault="0051179A" w:rsidP="0051179A">
      <w:pPr>
        <w:pStyle w:val="Bibliografa"/>
        <w:rPr>
          <w:rFonts w:cs="Times New Roman"/>
        </w:rPr>
      </w:pPr>
      <w:proofErr w:type="spellStart"/>
      <w:r w:rsidRPr="0051179A">
        <w:rPr>
          <w:rFonts w:cs="Times New Roman"/>
        </w:rPr>
        <w:t>Mnkandla</w:t>
      </w:r>
      <w:proofErr w:type="spellEnd"/>
      <w:r w:rsidRPr="0051179A">
        <w:rPr>
          <w:rFonts w:cs="Times New Roman"/>
        </w:rPr>
        <w:t xml:space="preserve">, E., &amp; </w:t>
      </w:r>
      <w:proofErr w:type="spellStart"/>
      <w:r w:rsidRPr="0051179A">
        <w:rPr>
          <w:rFonts w:cs="Times New Roman"/>
        </w:rPr>
        <w:t>Dwolatzky</w:t>
      </w:r>
      <w:proofErr w:type="spellEnd"/>
      <w:r w:rsidRPr="0051179A">
        <w:rPr>
          <w:rFonts w:cs="Times New Roman"/>
        </w:rPr>
        <w:t xml:space="preserve">, B. (2004). A </w:t>
      </w:r>
      <w:proofErr w:type="spellStart"/>
      <w:r w:rsidRPr="0051179A">
        <w:rPr>
          <w:rFonts w:cs="Times New Roman"/>
        </w:rPr>
        <w:t>Survey</w:t>
      </w:r>
      <w:proofErr w:type="spellEnd"/>
      <w:r w:rsidRPr="0051179A">
        <w:rPr>
          <w:rFonts w:cs="Times New Roman"/>
        </w:rPr>
        <w:t xml:space="preserve"> </w:t>
      </w:r>
      <w:proofErr w:type="spellStart"/>
      <w:r w:rsidRPr="0051179A">
        <w:rPr>
          <w:rFonts w:cs="Times New Roman"/>
        </w:rPr>
        <w:t>of</w:t>
      </w:r>
      <w:proofErr w:type="spellEnd"/>
      <w:r w:rsidRPr="0051179A">
        <w:rPr>
          <w:rFonts w:cs="Times New Roman"/>
        </w:rPr>
        <w:t xml:space="preserve"> Agile </w:t>
      </w:r>
      <w:proofErr w:type="spellStart"/>
      <w:r w:rsidRPr="0051179A">
        <w:rPr>
          <w:rFonts w:cs="Times New Roman"/>
        </w:rPr>
        <w:t>Methodologies</w:t>
      </w:r>
      <w:proofErr w:type="spellEnd"/>
      <w:r w:rsidRPr="0051179A">
        <w:rPr>
          <w:rFonts w:cs="Times New Roman"/>
        </w:rPr>
        <w:t xml:space="preserve"> [Científico].</w:t>
      </w:r>
    </w:p>
    <w:p w14:paraId="092C4881" w14:textId="77777777" w:rsidR="0051179A" w:rsidRPr="0051179A" w:rsidRDefault="0051179A" w:rsidP="0051179A">
      <w:pPr>
        <w:pStyle w:val="Bibliografa"/>
        <w:rPr>
          <w:rFonts w:cs="Times New Roman"/>
        </w:rPr>
      </w:pPr>
      <w:r w:rsidRPr="0051179A">
        <w:rPr>
          <w:rFonts w:cs="Times New Roman"/>
        </w:rPr>
        <w:t xml:space="preserve">PORRAS. (2019). “METODOLOGÍA ÁGIL ICONIX EN LA CALIDAD DEL PRODUCTO SOFTWARE, LIMA, 2017”. Universidad Nacional Federico </w:t>
      </w:r>
      <w:proofErr w:type="spellStart"/>
      <w:r w:rsidRPr="0051179A">
        <w:rPr>
          <w:rFonts w:cs="Times New Roman"/>
        </w:rPr>
        <w:t>villareal</w:t>
      </w:r>
      <w:proofErr w:type="spellEnd"/>
      <w:r w:rsidRPr="0051179A">
        <w:rPr>
          <w:rFonts w:cs="Times New Roman"/>
        </w:rPr>
        <w:t>.</w:t>
      </w:r>
    </w:p>
    <w:p w14:paraId="02E642C7" w14:textId="77777777" w:rsidR="0051179A" w:rsidRPr="0051179A" w:rsidRDefault="0051179A" w:rsidP="0051179A">
      <w:pPr>
        <w:pStyle w:val="Bibliografa"/>
        <w:rPr>
          <w:rFonts w:cs="Times New Roman"/>
        </w:rPr>
      </w:pPr>
      <w:r w:rsidRPr="0051179A">
        <w:rPr>
          <w:rFonts w:cs="Times New Roman"/>
        </w:rPr>
        <w:t xml:space="preserve">Pressman, R. S. (2002). Ingeniería del Software. Un enfoque práctico (R. Martín Ojeda, V. Yagüe </w:t>
      </w:r>
      <w:proofErr w:type="spellStart"/>
      <w:r w:rsidRPr="0051179A">
        <w:rPr>
          <w:rFonts w:cs="Times New Roman"/>
        </w:rPr>
        <w:t>Galaup</w:t>
      </w:r>
      <w:proofErr w:type="spellEnd"/>
      <w:r w:rsidRPr="0051179A">
        <w:rPr>
          <w:rFonts w:cs="Times New Roman"/>
        </w:rPr>
        <w:t xml:space="preserve">, I. Morales Jareño, &amp; S. Sánchez Alonso, </w:t>
      </w:r>
      <w:proofErr w:type="spellStart"/>
      <w:r w:rsidRPr="0051179A">
        <w:rPr>
          <w:rFonts w:cs="Times New Roman"/>
        </w:rPr>
        <w:t>Trads</w:t>
      </w:r>
      <w:proofErr w:type="spellEnd"/>
      <w:r w:rsidRPr="0051179A">
        <w:rPr>
          <w:rFonts w:cs="Times New Roman"/>
        </w:rPr>
        <w:t>.; Quinta Edición). Concepción Fernández Madrid.</w:t>
      </w:r>
    </w:p>
    <w:p w14:paraId="569C6B76" w14:textId="77777777" w:rsidR="0051179A" w:rsidRPr="0051179A" w:rsidRDefault="0051179A" w:rsidP="0051179A">
      <w:pPr>
        <w:pStyle w:val="Bibliografa"/>
        <w:rPr>
          <w:rFonts w:cs="Times New Roman"/>
        </w:rPr>
      </w:pPr>
      <w:r w:rsidRPr="0051179A">
        <w:rPr>
          <w:rFonts w:cs="Times New Roman"/>
        </w:rPr>
        <w:t>Puerta Marín, H. A., &amp; Espinosa Bedoya, A. (2015). UNA ADAPTACIÓN DE PMBOK AL CICLO DE VIDA DE DESARROLLO DE PROYECTOS SOFTWARE EN PEQUEÑAS EMPRESAS. VI Congreso Iberoamericano de Ingeniería de Proyectos - CIIP.</w:t>
      </w:r>
    </w:p>
    <w:p w14:paraId="49D37D4A" w14:textId="77777777" w:rsidR="0051179A" w:rsidRPr="0051179A" w:rsidRDefault="0051179A" w:rsidP="0051179A">
      <w:pPr>
        <w:pStyle w:val="Bibliografa"/>
        <w:rPr>
          <w:rFonts w:cs="Times New Roman"/>
        </w:rPr>
      </w:pPr>
      <w:r w:rsidRPr="0051179A">
        <w:rPr>
          <w:rFonts w:cs="Times New Roman"/>
        </w:rPr>
        <w:lastRenderedPageBreak/>
        <w:t>Ramos, C., &amp; Mendoza, L. (2014). Implementación del estándar ISO/IEC 29110-4-1 para pequeñas organizaciones de desarrollo de software. Universidad Peruana de Ciencias Aplicadas.</w:t>
      </w:r>
    </w:p>
    <w:p w14:paraId="517A4E2F" w14:textId="77777777" w:rsidR="0051179A" w:rsidRPr="0051179A" w:rsidRDefault="0051179A" w:rsidP="0051179A">
      <w:pPr>
        <w:pStyle w:val="Bibliografa"/>
        <w:rPr>
          <w:rFonts w:cs="Times New Roman"/>
          <w:lang w:val="en-US"/>
        </w:rPr>
      </w:pPr>
      <w:r w:rsidRPr="0051179A">
        <w:rPr>
          <w:rFonts w:cs="Times New Roman"/>
        </w:rPr>
        <w:t>Roberts, A., &amp; Wallace, W. (2002). Gestión de Proyectos (1.</w:t>
      </w:r>
      <w:r w:rsidRPr="0051179A">
        <w:rPr>
          <w:rFonts w:cs="Times New Roman"/>
          <w:vertAlign w:val="superscript"/>
        </w:rPr>
        <w:t>a</w:t>
      </w:r>
      <w:r w:rsidRPr="0051179A">
        <w:rPr>
          <w:rFonts w:cs="Times New Roman"/>
        </w:rPr>
        <w:t xml:space="preserve"> ed., p. 54). </w:t>
      </w:r>
      <w:r w:rsidRPr="0051179A">
        <w:rPr>
          <w:rFonts w:cs="Times New Roman"/>
          <w:lang w:val="en-US"/>
        </w:rPr>
        <w:t>Edinburg Business School, Heriot-Watt University.</w:t>
      </w:r>
    </w:p>
    <w:p w14:paraId="5C1633CB" w14:textId="77777777" w:rsidR="0051179A" w:rsidRPr="0051179A" w:rsidRDefault="0051179A" w:rsidP="0051179A">
      <w:pPr>
        <w:pStyle w:val="Bibliografa"/>
        <w:rPr>
          <w:rFonts w:cs="Times New Roman"/>
          <w:lang w:val="en-US"/>
        </w:rPr>
      </w:pPr>
      <w:r w:rsidRPr="0051179A">
        <w:rPr>
          <w:rFonts w:cs="Times New Roman"/>
          <w:lang w:val="en-US"/>
        </w:rPr>
        <w:t>Rosenberg, D., &amp; Scott, K. (2001). Applying Use Case Driven Object Modeling with UML: An Annotated e-Commerce Example (First Edition). Addison Wesley.</w:t>
      </w:r>
    </w:p>
    <w:p w14:paraId="5ACDE0F7" w14:textId="77777777" w:rsidR="0051179A" w:rsidRPr="0051179A" w:rsidRDefault="0051179A" w:rsidP="0051179A">
      <w:pPr>
        <w:pStyle w:val="Bibliografa"/>
        <w:rPr>
          <w:rFonts w:cs="Times New Roman"/>
        </w:rPr>
      </w:pPr>
      <w:r w:rsidRPr="0051179A">
        <w:rPr>
          <w:rFonts w:cs="Times New Roman"/>
          <w:lang w:val="en-US"/>
        </w:rPr>
        <w:t xml:space="preserve">Rosenberg, D., Stephens, M., &amp; Collins-Cope, M. (2005). Agile Development with ICONIX Process. </w:t>
      </w:r>
      <w:proofErr w:type="spellStart"/>
      <w:r w:rsidRPr="0051179A">
        <w:rPr>
          <w:rFonts w:cs="Times New Roman"/>
        </w:rPr>
        <w:t>Apress</w:t>
      </w:r>
      <w:proofErr w:type="spellEnd"/>
      <w:r w:rsidRPr="0051179A">
        <w:rPr>
          <w:rFonts w:cs="Times New Roman"/>
        </w:rPr>
        <w:t>.</w:t>
      </w:r>
    </w:p>
    <w:p w14:paraId="273C44FD" w14:textId="77777777" w:rsidR="0051179A" w:rsidRPr="0051179A" w:rsidRDefault="0051179A" w:rsidP="0051179A">
      <w:pPr>
        <w:pStyle w:val="Bibliografa"/>
        <w:rPr>
          <w:rFonts w:cs="Times New Roman"/>
        </w:rPr>
      </w:pPr>
      <w:proofErr w:type="spellStart"/>
      <w:r w:rsidRPr="0051179A">
        <w:rPr>
          <w:rFonts w:cs="Times New Roman"/>
        </w:rPr>
        <w:t>Scalone</w:t>
      </w:r>
      <w:proofErr w:type="spellEnd"/>
      <w:r w:rsidRPr="0051179A">
        <w:rPr>
          <w:rFonts w:cs="Times New Roman"/>
        </w:rPr>
        <w:t>, F. (2006). Estudio comparativo de los modelos y estándares de calidad del software. Universidad Tecnológica Nacional Facultad Regional Buenos Aires.</w:t>
      </w:r>
    </w:p>
    <w:p w14:paraId="4E2F6EE8" w14:textId="77777777" w:rsidR="0051179A" w:rsidRPr="0051179A" w:rsidRDefault="0051179A" w:rsidP="0051179A">
      <w:pPr>
        <w:pStyle w:val="Bibliografa"/>
        <w:rPr>
          <w:rFonts w:cs="Times New Roman"/>
        </w:rPr>
      </w:pPr>
      <w:r w:rsidRPr="0051179A">
        <w:rPr>
          <w:rFonts w:cs="Times New Roman"/>
        </w:rPr>
        <w:t xml:space="preserve">Silva </w:t>
      </w:r>
      <w:proofErr w:type="spellStart"/>
      <w:r w:rsidRPr="0051179A">
        <w:rPr>
          <w:rFonts w:cs="Times New Roman"/>
        </w:rPr>
        <w:t>Ascuntar</w:t>
      </w:r>
      <w:proofErr w:type="spellEnd"/>
      <w:r w:rsidRPr="0051179A">
        <w:rPr>
          <w:rFonts w:cs="Times New Roman"/>
        </w:rPr>
        <w:t>, S., &amp; García G., Y. C. (2018). Documentación de la metodología ICONIX a través del desarrollo del caso «Oriéntate Cali». Institución Universitaria Antonio José Camacho.</w:t>
      </w:r>
    </w:p>
    <w:p w14:paraId="0CBEA1B0" w14:textId="77777777" w:rsidR="0051179A" w:rsidRPr="0051179A" w:rsidRDefault="0051179A" w:rsidP="0051179A">
      <w:pPr>
        <w:pStyle w:val="Bibliografa"/>
        <w:rPr>
          <w:rFonts w:cs="Times New Roman"/>
        </w:rPr>
      </w:pPr>
      <w:r w:rsidRPr="0051179A">
        <w:rPr>
          <w:rFonts w:cs="Times New Roman"/>
        </w:rPr>
        <w:t>UNE. (1995). Gestión de la calidad y aseguramiento de la calidad. Vocabulario. (ISO 8402).</w:t>
      </w:r>
    </w:p>
    <w:p w14:paraId="084D8388" w14:textId="77777777" w:rsidR="0051179A" w:rsidRPr="0051179A" w:rsidRDefault="0051179A" w:rsidP="0051179A">
      <w:pPr>
        <w:pStyle w:val="Bibliografa"/>
        <w:rPr>
          <w:rFonts w:cs="Times New Roman"/>
        </w:rPr>
      </w:pPr>
      <w:r w:rsidRPr="0051179A">
        <w:rPr>
          <w:rFonts w:cs="Times New Roman"/>
        </w:rPr>
        <w:t>Estatuto de Investigaciones y Producción Intelectual, Pub. L. No. Acuerdo No. 14, 11 (2018).</w:t>
      </w:r>
    </w:p>
    <w:p w14:paraId="20BB9A6D" w14:textId="77777777" w:rsidR="0051179A" w:rsidRPr="0051179A" w:rsidRDefault="0051179A" w:rsidP="0051179A">
      <w:pPr>
        <w:pStyle w:val="Bibliografa"/>
        <w:rPr>
          <w:rFonts w:cs="Times New Roman"/>
        </w:rPr>
      </w:pPr>
      <w:r w:rsidRPr="0051179A">
        <w:rPr>
          <w:rFonts w:cs="Times New Roman"/>
        </w:rPr>
        <w:t>Vásquez González, P. (2007). Metodologías de Gestión de proyectos, alcance, impacto y tendencias. Universidad de Chile.</w:t>
      </w:r>
    </w:p>
    <w:p w14:paraId="29137525" w14:textId="58200CE8"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32FC4" w14:textId="77777777" w:rsidR="0055451D" w:rsidRDefault="0055451D" w:rsidP="00294A0E">
      <w:pPr>
        <w:spacing w:line="240" w:lineRule="auto"/>
      </w:pPr>
      <w:r>
        <w:separator/>
      </w:r>
    </w:p>
  </w:endnote>
  <w:endnote w:type="continuationSeparator" w:id="0">
    <w:p w14:paraId="1535805C" w14:textId="77777777" w:rsidR="0055451D" w:rsidRDefault="0055451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82E9A" w:rsidRDefault="00282E9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82E9A" w:rsidRDefault="00282E9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82E9A" w:rsidRDefault="00282E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3D08E" w14:textId="77777777" w:rsidR="0055451D" w:rsidRDefault="0055451D" w:rsidP="00294A0E">
      <w:pPr>
        <w:spacing w:line="240" w:lineRule="auto"/>
      </w:pPr>
      <w:r>
        <w:separator/>
      </w:r>
    </w:p>
  </w:footnote>
  <w:footnote w:type="continuationSeparator" w:id="0">
    <w:p w14:paraId="62D92578" w14:textId="77777777" w:rsidR="0055451D" w:rsidRDefault="0055451D"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20C352CF" w:rsidR="00282E9A" w:rsidRDefault="00282E9A">
        <w:pPr>
          <w:pStyle w:val="Encabezado"/>
          <w:jc w:val="right"/>
        </w:pPr>
        <w:r>
          <w:fldChar w:fldCharType="begin"/>
        </w:r>
        <w:r>
          <w:instrText>PAGE   \* MERGEFORMAT</w:instrText>
        </w:r>
        <w:r>
          <w:fldChar w:fldCharType="separate"/>
        </w:r>
        <w:r w:rsidRPr="003324A5">
          <w:rPr>
            <w:noProof/>
            <w:lang w:val="es-ES"/>
          </w:rPr>
          <w:t>x</w:t>
        </w:r>
        <w:r>
          <w:fldChar w:fldCharType="end"/>
        </w:r>
      </w:p>
    </w:sdtContent>
  </w:sdt>
  <w:p w14:paraId="1518AC65" w14:textId="77777777" w:rsidR="00282E9A" w:rsidRDefault="00282E9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82E9A" w:rsidRDefault="00282E9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54824437" w:rsidR="00282E9A" w:rsidRDefault="00282E9A">
        <w:pPr>
          <w:pStyle w:val="Encabezado"/>
          <w:jc w:val="right"/>
        </w:pPr>
        <w:r>
          <w:fldChar w:fldCharType="begin"/>
        </w:r>
        <w:r>
          <w:instrText>PAGE   \* MERGEFORMAT</w:instrText>
        </w:r>
        <w:r>
          <w:fldChar w:fldCharType="separate"/>
        </w:r>
        <w:r w:rsidRPr="003324A5">
          <w:rPr>
            <w:noProof/>
            <w:lang w:val="es-ES"/>
          </w:rPr>
          <w:t>19</w:t>
        </w:r>
        <w:r>
          <w:fldChar w:fldCharType="end"/>
        </w:r>
      </w:p>
    </w:sdtContent>
  </w:sdt>
  <w:p w14:paraId="0B38173F" w14:textId="77777777" w:rsidR="00282E9A" w:rsidRDefault="00282E9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82E9A" w:rsidRDefault="00282E9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3D8"/>
    <w:rsid w:val="002726FB"/>
    <w:rsid w:val="00272939"/>
    <w:rsid w:val="002729D4"/>
    <w:rsid w:val="00272DB2"/>
    <w:rsid w:val="0027380A"/>
    <w:rsid w:val="00274224"/>
    <w:rsid w:val="00274BC6"/>
    <w:rsid w:val="00274ECB"/>
    <w:rsid w:val="00276966"/>
    <w:rsid w:val="00276B9A"/>
    <w:rsid w:val="00277492"/>
    <w:rsid w:val="002826F4"/>
    <w:rsid w:val="00282E9A"/>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61A"/>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392B"/>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51D"/>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102F"/>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490"/>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62E"/>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5A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27AF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9FC"/>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B5836"/>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9DA48E7-3716-4A4F-9389-F38D46E04C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4</TotalTime>
  <Pages>73</Pages>
  <Words>24358</Words>
  <Characters>133972</Characters>
  <Application>Microsoft Office Word</Application>
  <DocSecurity>0</DocSecurity>
  <Lines>1116</Lines>
  <Paragraphs>3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461</cp:revision>
  <cp:lastPrinted>2019-06-02T21:58:00Z</cp:lastPrinted>
  <dcterms:created xsi:type="dcterms:W3CDTF">2019-06-02T21:14:00Z</dcterms:created>
  <dcterms:modified xsi:type="dcterms:W3CDTF">2020-07-0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xBjl3p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